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16A52E4" w14:textId="3E847895" w:rsidR="0000493F" w:rsidRPr="00143671" w:rsidRDefault="0000493F" w:rsidP="0000493F">
      <w:pPr>
        <w:pStyle w:val="MDPI51figurecaption"/>
        <w:spacing w:before="0" w:after="0" w:line="480" w:lineRule="auto"/>
        <w:ind w:left="0"/>
        <w:rPr>
          <w:rFonts w:ascii="Times New Roman" w:hAnsi="Times New Roman"/>
          <w:b/>
          <w:sz w:val="24"/>
          <w:szCs w:val="24"/>
        </w:rPr>
      </w:pPr>
      <w:r w:rsidRPr="00143671">
        <w:rPr>
          <w:rFonts w:ascii="Times New Roman" w:hAnsi="Times New Roman"/>
          <w:b/>
          <w:sz w:val="24"/>
          <w:szCs w:val="24"/>
        </w:rPr>
        <w:t xml:space="preserve">Supplementary </w:t>
      </w:r>
      <w:r w:rsidR="00087CA9">
        <w:rPr>
          <w:rFonts w:ascii="Times New Roman" w:hAnsi="Times New Roman"/>
          <w:b/>
          <w:sz w:val="24"/>
          <w:szCs w:val="24"/>
        </w:rPr>
        <w:t>Material</w:t>
      </w:r>
      <w:r w:rsidRPr="00143671">
        <w:rPr>
          <w:rFonts w:ascii="Times New Roman" w:hAnsi="Times New Roman"/>
          <w:b/>
          <w:sz w:val="24"/>
          <w:szCs w:val="24"/>
        </w:rPr>
        <w:t>:</w:t>
      </w:r>
    </w:p>
    <w:p w14:paraId="26FAD0C4" w14:textId="6ED23619" w:rsidR="0000493F" w:rsidRDefault="00875C2D" w:rsidP="0000493F">
      <w:pPr>
        <w:pStyle w:val="MDPI51figurecaption"/>
        <w:spacing w:before="0" w:after="0" w:line="480" w:lineRule="auto"/>
        <w:ind w:left="0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71BD280A" wp14:editId="01C65831">
            <wp:extent cx="5943600" cy="32448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4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27C42B" w14:textId="77777777" w:rsidR="0000493F" w:rsidRDefault="0000493F" w:rsidP="0000493F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269F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S1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centrations 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used by </w:t>
      </w:r>
      <w:bookmarkStart w:id="0" w:name="_Hlk31540541"/>
      <w:proofErr w:type="spellStart"/>
      <w:r w:rsidRPr="00C3269F">
        <w:rPr>
          <w:rFonts w:ascii="Times New Roman" w:hAnsi="Times New Roman" w:cs="Times New Roman"/>
          <w:sz w:val="24"/>
          <w:szCs w:val="24"/>
          <w:lang w:val="en-US"/>
        </w:rPr>
        <w:t>Compusyn</w:t>
      </w:r>
      <w:bookmarkEnd w:id="0"/>
      <w:proofErr w:type="spellEnd"/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to calculate synergy between IC</w:t>
      </w:r>
      <w:r w:rsidRPr="00C3269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0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doxorubicin 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OX at 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0.565 and 0.121 µM for MDA-MB-231 and MDA-MB-468) and </w:t>
      </w:r>
      <w:proofErr w:type="spellStart"/>
      <w:r w:rsidRPr="00C3269F">
        <w:rPr>
          <w:rFonts w:ascii="Times New Roman" w:hAnsi="Times New Roman" w:cs="Times New Roman"/>
          <w:sz w:val="24"/>
          <w:szCs w:val="24"/>
          <w:lang w:val="en-US"/>
        </w:rPr>
        <w:t>abemaciclib</w:t>
      </w:r>
      <w:proofErr w:type="spellEnd"/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(A</w:t>
      </w:r>
      <w:r>
        <w:rPr>
          <w:rFonts w:ascii="Times New Roman" w:hAnsi="Times New Roman" w:cs="Times New Roman"/>
          <w:sz w:val="24"/>
          <w:szCs w:val="24"/>
          <w:lang w:val="en-US"/>
        </w:rPr>
        <w:t>BE)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. Fractional inhibition (Fa) was calculated </w:t>
      </w:r>
      <w:bookmarkStart w:id="1" w:name="_Hlk39583836"/>
      <w:r w:rsidRPr="00C3269F">
        <w:rPr>
          <w:rFonts w:ascii="Times New Roman" w:hAnsi="Times New Roman" w:cs="Times New Roman"/>
          <w:sz w:val="24"/>
          <w:szCs w:val="24"/>
          <w:lang w:val="en-US"/>
        </w:rPr>
        <w:t>for D</w:t>
      </w:r>
      <w:r>
        <w:rPr>
          <w:rFonts w:ascii="Times New Roman" w:hAnsi="Times New Roman" w:cs="Times New Roman"/>
          <w:sz w:val="24"/>
          <w:szCs w:val="24"/>
          <w:lang w:val="en-US"/>
        </w:rPr>
        <w:t>OX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(0.1-20 µM for MDA-MB-231 and 0.01-20 µM for MDA-MB-</w:t>
      </w:r>
      <w:r w:rsidRPr="004926C2">
        <w:rPr>
          <w:rFonts w:ascii="Times New Roman" w:hAnsi="Times New Roman" w:cs="Times New Roman"/>
          <w:sz w:val="24"/>
          <w:szCs w:val="24"/>
          <w:lang w:val="en-US"/>
        </w:rPr>
        <w:t>468), A</w:t>
      </w:r>
      <w:r>
        <w:rPr>
          <w:rFonts w:ascii="Times New Roman" w:hAnsi="Times New Roman" w:cs="Times New Roman"/>
          <w:sz w:val="24"/>
          <w:szCs w:val="24"/>
          <w:lang w:val="en-US"/>
        </w:rPr>
        <w:t>BE</w:t>
      </w:r>
      <w:r w:rsidRPr="004926C2">
        <w:rPr>
          <w:rFonts w:ascii="Times New Roman" w:hAnsi="Times New Roman" w:cs="Times New Roman"/>
          <w:sz w:val="24"/>
          <w:szCs w:val="24"/>
          <w:lang w:val="en-US"/>
        </w:rPr>
        <w:t xml:space="preserve"> (1-6 µM and 1-2.5 µM),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and D</w:t>
      </w:r>
      <w:r>
        <w:rPr>
          <w:rFonts w:ascii="Times New Roman" w:hAnsi="Times New Roman" w:cs="Times New Roman"/>
          <w:sz w:val="24"/>
          <w:szCs w:val="24"/>
          <w:lang w:val="en-US"/>
        </w:rPr>
        <w:t>OX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IC</w:t>
      </w:r>
      <w:r w:rsidRPr="00C3269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0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bookmarkEnd w:id="1"/>
      <w:r>
        <w:rPr>
          <w:rFonts w:ascii="Times New Roman" w:hAnsi="Times New Roman" w:cs="Times New Roman"/>
          <w:sz w:val="24"/>
          <w:szCs w:val="24"/>
          <w:lang w:val="en-US"/>
        </w:rPr>
        <w:t>ABE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>. Bars represent the mea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values (n=6)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long with the standard error on the mean. and</w:t>
      </w:r>
      <w:r w:rsidRPr="00C326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39DA513" w14:textId="77777777" w:rsidR="0000493F" w:rsidRDefault="0000493F" w:rsidP="0000493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1D2A2B1" w14:textId="77777777" w:rsidR="0000493F" w:rsidRDefault="0000493F" w:rsidP="00087CA9">
      <w:pPr>
        <w:pStyle w:val="MDPI51figurecaption"/>
        <w:spacing w:before="0" w:after="0" w:line="480" w:lineRule="auto"/>
        <w:ind w:left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11296B37" wp14:editId="7D02E3A2">
            <wp:extent cx="2519680" cy="1710055"/>
            <wp:effectExtent l="0" t="0" r="0" b="444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680" cy="1710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84381" w14:textId="34435445" w:rsidR="0000493F" w:rsidRDefault="0000493F" w:rsidP="0000493F">
      <w:pPr>
        <w:pStyle w:val="MDPI51figurecaption"/>
        <w:spacing w:before="0" w:after="0" w:line="480" w:lineRule="auto"/>
        <w:ind w:left="0"/>
        <w:rPr>
          <w:rFonts w:ascii="Times New Roman" w:hAnsi="Times New Roman"/>
          <w:sz w:val="24"/>
          <w:szCs w:val="24"/>
        </w:rPr>
      </w:pPr>
      <w:bookmarkStart w:id="2" w:name="_Hlk39925034"/>
      <w:r>
        <w:rPr>
          <w:rFonts w:ascii="Times New Roman" w:hAnsi="Times New Roman"/>
          <w:b/>
          <w:sz w:val="24"/>
          <w:szCs w:val="24"/>
        </w:rPr>
        <w:t>Figure S2</w:t>
      </w:r>
      <w:bookmarkEnd w:id="2"/>
      <w:r w:rsidRPr="006F131D">
        <w:rPr>
          <w:rFonts w:ascii="Times New Roman" w:hAnsi="Times New Roman"/>
          <w:b/>
          <w:sz w:val="24"/>
          <w:szCs w:val="24"/>
        </w:rPr>
        <w:t>:</w:t>
      </w:r>
      <w:r w:rsidRPr="00826271">
        <w:rPr>
          <w:rFonts w:ascii="Times New Roman" w:hAnsi="Times New Roman"/>
          <w:sz w:val="24"/>
          <w:szCs w:val="24"/>
        </w:rPr>
        <w:t xml:space="preserve"> </w:t>
      </w:r>
      <w:r w:rsidRPr="00987E35">
        <w:rPr>
          <w:rFonts w:ascii="Times New Roman" w:hAnsi="Times New Roman"/>
          <w:sz w:val="24"/>
          <w:szCs w:val="24"/>
        </w:rPr>
        <w:t>Western blot image of phosphorylated retinoblastoma protein (</w:t>
      </w:r>
      <w:proofErr w:type="spellStart"/>
      <w:r>
        <w:rPr>
          <w:rFonts w:ascii="Times New Roman" w:hAnsi="Times New Roman"/>
          <w:sz w:val="24"/>
          <w:szCs w:val="24"/>
        </w:rPr>
        <w:t>pRb</w:t>
      </w:r>
      <w:proofErr w:type="spellEnd"/>
      <w:r>
        <w:rPr>
          <w:rFonts w:ascii="Times New Roman" w:hAnsi="Times New Roman"/>
          <w:sz w:val="24"/>
          <w:szCs w:val="24"/>
        </w:rPr>
        <w:t>; Ser780</w:t>
      </w:r>
      <w:r w:rsidRPr="00987E35">
        <w:rPr>
          <w:rFonts w:ascii="Times New Roman" w:hAnsi="Times New Roman"/>
          <w:sz w:val="24"/>
          <w:szCs w:val="24"/>
        </w:rPr>
        <w:t xml:space="preserve">) in MDA-MB-468 </w:t>
      </w:r>
      <w:r>
        <w:rPr>
          <w:rFonts w:ascii="Times New Roman" w:hAnsi="Times New Roman"/>
          <w:sz w:val="24"/>
          <w:szCs w:val="24"/>
        </w:rPr>
        <w:t xml:space="preserve">(negative control) </w:t>
      </w:r>
      <w:r w:rsidRPr="00987E35">
        <w:rPr>
          <w:rFonts w:ascii="Times New Roman" w:hAnsi="Times New Roman"/>
          <w:sz w:val="24"/>
          <w:szCs w:val="24"/>
        </w:rPr>
        <w:t>and MDA-MB-231</w:t>
      </w:r>
      <w:r>
        <w:rPr>
          <w:rFonts w:ascii="Times New Roman" w:hAnsi="Times New Roman"/>
          <w:sz w:val="24"/>
          <w:szCs w:val="24"/>
        </w:rPr>
        <w:t xml:space="preserve"> (positive control) cells</w:t>
      </w:r>
      <w:r w:rsidRPr="00987E35">
        <w:rPr>
          <w:rFonts w:ascii="Times New Roman" w:hAnsi="Times New Roman"/>
          <w:sz w:val="24"/>
          <w:szCs w:val="24"/>
        </w:rPr>
        <w:t xml:space="preserve">. Samples </w:t>
      </w:r>
      <w:r>
        <w:rPr>
          <w:rFonts w:ascii="Times New Roman" w:hAnsi="Times New Roman"/>
          <w:sz w:val="24"/>
          <w:szCs w:val="24"/>
        </w:rPr>
        <w:t xml:space="preserve">were </w:t>
      </w:r>
      <w:r w:rsidRPr="00987E35">
        <w:rPr>
          <w:rFonts w:ascii="Times New Roman" w:hAnsi="Times New Roman"/>
          <w:sz w:val="24"/>
          <w:szCs w:val="24"/>
        </w:rPr>
        <w:t>r</w:t>
      </w:r>
      <w:r w:rsidR="00875C2D">
        <w:rPr>
          <w:rFonts w:ascii="Times New Roman" w:hAnsi="Times New Roman"/>
          <w:sz w:val="24"/>
          <w:szCs w:val="24"/>
        </w:rPr>
        <w:t>u</w:t>
      </w:r>
      <w:r w:rsidRPr="00987E35">
        <w:rPr>
          <w:rFonts w:ascii="Times New Roman" w:hAnsi="Times New Roman"/>
          <w:sz w:val="24"/>
          <w:szCs w:val="24"/>
        </w:rPr>
        <w:t>n in duplicate.</w:t>
      </w:r>
    </w:p>
    <w:p w14:paraId="60029895" w14:textId="7491ECEB" w:rsidR="0000493F" w:rsidRDefault="0000493F">
      <w:pP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de-DE" w:bidi="en-US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749E99AC" w14:textId="77777777" w:rsidR="0000493F" w:rsidRPr="008867DA" w:rsidRDefault="0000493F" w:rsidP="0000493F">
      <w:pPr>
        <w:spacing w:after="0" w:line="240" w:lineRule="auto"/>
        <w:jc w:val="both"/>
        <w:rPr>
          <w:rFonts w:eastAsia="Times New Roman" w:cs="Times New Roman"/>
          <w:lang w:val="en-US"/>
        </w:rPr>
      </w:pPr>
      <w:r w:rsidRPr="008867D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 xml:space="preserve">Table S1: </w:t>
      </w:r>
      <w:r w:rsidRPr="008867DA">
        <w:rPr>
          <w:rFonts w:ascii="Times New Roman" w:eastAsia="Times New Roman" w:hAnsi="Times New Roman" w:cs="Times New Roman"/>
          <w:bCs/>
          <w:sz w:val="24"/>
          <w:szCs w:val="24"/>
          <w:lang w:val="en-US"/>
        </w:rPr>
        <w:t xml:space="preserve">Summary of clinical doxorubicin data 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sed for population pharmacokinetic analysis. </w:t>
      </w:r>
    </w:p>
    <w:tbl>
      <w:tblPr>
        <w:tblW w:w="9142" w:type="dxa"/>
        <w:tblLook w:val="04A0" w:firstRow="1" w:lastRow="0" w:firstColumn="1" w:lastColumn="0" w:noHBand="0" w:noVBand="1"/>
      </w:tblPr>
      <w:tblGrid>
        <w:gridCol w:w="1006"/>
        <w:gridCol w:w="1006"/>
        <w:gridCol w:w="1006"/>
        <w:gridCol w:w="1006"/>
        <w:gridCol w:w="1006"/>
        <w:gridCol w:w="1093"/>
        <w:gridCol w:w="1006"/>
        <w:gridCol w:w="190"/>
        <w:gridCol w:w="1823"/>
      </w:tblGrid>
      <w:tr w:rsidR="0000493F" w:rsidRPr="008867DA" w14:paraId="47869853" w14:textId="77777777" w:rsidTr="006F7091">
        <w:trPr>
          <w:trHeight w:val="283"/>
        </w:trPr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37A509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se (mg/m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>2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672D3D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SA (m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>2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E35221C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 Presented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76A91E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Infusion Time (</w:t>
            </w:r>
            <w:proofErr w:type="spellStart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r</w:t>
            </w:r>
            <w:proofErr w:type="spellEnd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E6CC70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ata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E1D200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easurement Technique 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E62925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Q (</w:t>
            </w:r>
            <w:proofErr w:type="spellStart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μg</w:t>
            </w:r>
            <w:proofErr w:type="spellEnd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/mL)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6961A9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Reference</w:t>
            </w:r>
          </w:p>
        </w:tc>
      </w:tr>
      <w:tr w:rsidR="0000493F" w:rsidRPr="008867DA" w14:paraId="51EA3847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8E8BF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C0DB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C826C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otal 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83E08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49852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9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8597B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19EE99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E31003" w14:textId="2920B7E5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Ob3J0aGZlbHQ8L0F1dGhvcj48WWVhcj4xOTk2PC9ZZWFy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Ob3J0aGZlbHQ8L0F1dGhvcj48WWVhcj4xOTk2PC9ZZWFy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7467DB27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7DD8E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F7F3D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521643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otal 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2CC0C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EBCA0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9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B39DC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B7DC23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8521A1" w14:textId="7A677F15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Ob3J0aGZlbHQ8L0F1dGhvcj48WWVhcj4xOTk2PC9ZZWFy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Ob3J0aGZlbHQ8L0F1dGhvcj48WWVhcj4xOTk2PC9ZZWFy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7EA2FFDB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4F53D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4F3B1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9AA3B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888751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16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BBF95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3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59E41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90EE0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25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082C94" w14:textId="26629666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Gabizon&lt;/Author&gt;&lt;Year&gt;1994&lt;/Year&gt;&lt;RecNum&gt;1490&lt;/RecNum&gt;&lt;DisplayText&gt;[2]&lt;/DisplayText&gt;&lt;record&gt;&lt;rec-number&gt;1490&lt;/rec-number&gt;&lt;foreign-keys&gt;&lt;key app="EN" db-id="tptz5vpxs9vfslefve2pps562tsas50sxesf" timestamp="1595862346" guid="338a386b-60a7-493e-9bb4-044b6fc58934"&gt;1490&lt;/key&gt;&lt;/foreign-keys&gt;&lt;ref-type name="Journal Article"&gt;17&lt;/ref-type&gt;&lt;contributors&gt;&lt;authors&gt;&lt;author&gt;Gabizon, A.&lt;/author&gt;&lt;author&gt;Catane, R.&lt;/author&gt;&lt;author&gt;Uziely, B.&lt;/author&gt;&lt;author&gt;Kaufman, B.&lt;/author&gt;&lt;author&gt;Safra, T.&lt;/author&gt;&lt;author&gt;Cohen, R.&lt;/author&gt;&lt;author&gt;Martin, F.&lt;/author&gt;&lt;author&gt;Huang, A.&lt;/author&gt;&lt;author&gt;Barenholz, Y.&lt;/author&gt;&lt;/authors&gt;&lt;/contributors&gt;&lt;auth-address&gt;Sharett Institute of Oncology, Hadassah University Hospital, Jerusalem, Israel.&lt;/auth-address&gt;&lt;titles&gt;&lt;title&gt;Prolonged circulation time and enhanced accumulation in malignant exudates of doxorubicin encapsulated in polyethylene-glycol coated liposomes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987-92&lt;/pages&gt;&lt;volume&gt;54&lt;/volume&gt;&lt;number&gt;4&lt;/number&gt;&lt;edition&gt;1994/02/15&lt;/edition&gt;&lt;keywords&gt;&lt;keyword&gt;Adult&lt;/keyword&gt;&lt;keyword&gt;Aged&lt;/keyword&gt;&lt;keyword&gt;Doxorubicin/*administration &amp;amp; dosage/*pharmacokinetics&lt;/keyword&gt;&lt;keyword&gt;Drug Carriers&lt;/keyword&gt;&lt;keyword&gt;Female&lt;/keyword&gt;&lt;keyword&gt;Humans&lt;/keyword&gt;&lt;keyword&gt;Liposomes&lt;/keyword&gt;&lt;keyword&gt;Male&lt;/keyword&gt;&lt;keyword&gt;Middle Aged&lt;/keyword&gt;&lt;keyword&gt;Neoplasms/*metabolism&lt;/keyword&gt;&lt;keyword&gt;Pleural Effusion/*metabolism&lt;/keyword&gt;&lt;keyword&gt;Polyethylene Glycols/administration &amp;amp; dosage&lt;/keyword&gt;&lt;/keywords&gt;&lt;dates&gt;&lt;year&gt;1994&lt;/year&gt;&lt;pub-dates&gt;&lt;date&gt;Feb 15&lt;/date&gt;&lt;/pub-dates&gt;&lt;/dates&gt;&lt;isbn&gt;0008-5472 (Print)&amp;#xD;0008-5472&lt;/isbn&gt;&lt;accession-num&gt;8313389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1A1C997C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3E6972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60220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06BB7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_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538CC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16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D0E2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8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25CAA9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DC880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25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5BCEE2" w14:textId="4B22942B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Gabizon&lt;/Author&gt;&lt;Year&gt;1994&lt;/Year&gt;&lt;RecNum&gt;1490&lt;/RecNum&gt;&lt;DisplayText&gt;[2]&lt;/DisplayText&gt;&lt;record&gt;&lt;rec-number&gt;1490&lt;/rec-number&gt;&lt;foreign-keys&gt;&lt;key app="EN" db-id="tptz5vpxs9vfslefve2pps562tsas50sxesf" timestamp="1595862346" guid="338a386b-60a7-493e-9bb4-044b6fc58934"&gt;1490&lt;/key&gt;&lt;/foreign-keys&gt;&lt;ref-type name="Journal Article"&gt;17&lt;/ref-type&gt;&lt;contributors&gt;&lt;authors&gt;&lt;author&gt;Gabizon, A.&lt;/author&gt;&lt;author&gt;Catane, R.&lt;/author&gt;&lt;author&gt;Uziely, B.&lt;/author&gt;&lt;author&gt;Kaufman, B.&lt;/author&gt;&lt;author&gt;Safra, T.&lt;/author&gt;&lt;author&gt;Cohen, R.&lt;/author&gt;&lt;author&gt;Martin, F.&lt;/author&gt;&lt;author&gt;Huang, A.&lt;/author&gt;&lt;author&gt;Barenholz, Y.&lt;/author&gt;&lt;/authors&gt;&lt;/contributors&gt;&lt;auth-address&gt;Sharett Institute of Oncology, Hadassah University Hospital, Jerusalem, Israel.&lt;/auth-address&gt;&lt;titles&gt;&lt;title&gt;Prolonged circulation time and enhanced accumulation in malignant exudates of doxorubicin encapsulated in polyethylene-glycol coated liposomes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987-92&lt;/pages&gt;&lt;volume&gt;54&lt;/volume&gt;&lt;number&gt;4&lt;/number&gt;&lt;edition&gt;1994/02/15&lt;/edition&gt;&lt;keywords&gt;&lt;keyword&gt;Adult&lt;/keyword&gt;&lt;keyword&gt;Aged&lt;/keyword&gt;&lt;keyword&gt;Doxorubicin/*administration &amp;amp; dosage/*pharmacokinetics&lt;/keyword&gt;&lt;keyword&gt;Drug Carriers&lt;/keyword&gt;&lt;keyword&gt;Female&lt;/keyword&gt;&lt;keyword&gt;Humans&lt;/keyword&gt;&lt;keyword&gt;Liposomes&lt;/keyword&gt;&lt;keyword&gt;Male&lt;/keyword&gt;&lt;keyword&gt;Middle Aged&lt;/keyword&gt;&lt;keyword&gt;Neoplasms/*metabolism&lt;/keyword&gt;&lt;keyword&gt;Pleural Effusion/*metabolism&lt;/keyword&gt;&lt;keyword&gt;Polyethylene Glycols/administration &amp;amp; dosage&lt;/keyword&gt;&lt;/keywords&gt;&lt;dates&gt;&lt;year&gt;1994&lt;/year&gt;&lt;pub-dates&gt;&lt;date&gt;Feb 15&lt;/date&gt;&lt;/pub-dates&gt;&lt;/dates&gt;&lt;isbn&gt;0008-5472 (Print)&amp;#xD;0008-5472&lt;/isbn&gt;&lt;accession-num&gt;8313389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6312507F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38EB4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4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A8178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C84F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otal 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A5E48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3CDEF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9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4388D9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E5A6C1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3AFD40" w14:textId="037E5ABA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Ob3J0aGZlbHQ8L0F1dGhvcj48WWVhcj4xOTk2PC9ZZWFy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Ob3J0aGZlbHQ8L0F1dGhvcj48WWVhcj4xOTk2PC9ZZWFy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032F26F3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A7069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B451E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B7DC1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_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836D3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16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02CC4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14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6370B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E8343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25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27CEA4" w14:textId="106B1BC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Gabizon&lt;/Author&gt;&lt;Year&gt;1994&lt;/Year&gt;&lt;RecNum&gt;1490&lt;/RecNum&gt;&lt;DisplayText&gt;[2]&lt;/DisplayText&gt;&lt;record&gt;&lt;rec-number&gt;1490&lt;/rec-number&gt;&lt;foreign-keys&gt;&lt;key app="EN" db-id="tptz5vpxs9vfslefve2pps562tsas50sxesf" timestamp="1595862346" guid="338a386b-60a7-493e-9bb4-044b6fc58934"&gt;1490&lt;/key&gt;&lt;/foreign-keys&gt;&lt;ref-type name="Journal Article"&gt;17&lt;/ref-type&gt;&lt;contributors&gt;&lt;authors&gt;&lt;author&gt;Gabizon, A.&lt;/author&gt;&lt;author&gt;Catane, R.&lt;/author&gt;&lt;author&gt;Uziely, B.&lt;/author&gt;&lt;author&gt;Kaufman, B.&lt;/author&gt;&lt;author&gt;Safra, T.&lt;/author&gt;&lt;author&gt;Cohen, R.&lt;/author&gt;&lt;author&gt;Martin, F.&lt;/author&gt;&lt;author&gt;Huang, A.&lt;/author&gt;&lt;author&gt;Barenholz, Y.&lt;/author&gt;&lt;/authors&gt;&lt;/contributors&gt;&lt;auth-address&gt;Sharett Institute of Oncology, Hadassah University Hospital, Jerusalem, Israel.&lt;/auth-address&gt;&lt;titles&gt;&lt;title&gt;Prolonged circulation time and enhanced accumulation in malignant exudates of doxorubicin encapsulated in polyethylene-glycol coated liposomes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987-92&lt;/pages&gt;&lt;volume&gt;54&lt;/volume&gt;&lt;number&gt;4&lt;/number&gt;&lt;edition&gt;1994/02/15&lt;/edition&gt;&lt;keywords&gt;&lt;keyword&gt;Adult&lt;/keyword&gt;&lt;keyword&gt;Aged&lt;/keyword&gt;&lt;keyword&gt;Doxorubicin/*administration &amp;amp; dosage/*pharmacokinetics&lt;/keyword&gt;&lt;keyword&gt;Drug Carriers&lt;/keyword&gt;&lt;keyword&gt;Female&lt;/keyword&gt;&lt;keyword&gt;Humans&lt;/keyword&gt;&lt;keyword&gt;Liposomes&lt;/keyword&gt;&lt;keyword&gt;Male&lt;/keyword&gt;&lt;keyword&gt;Middle Aged&lt;/keyword&gt;&lt;keyword&gt;Neoplasms/*metabolism&lt;/keyword&gt;&lt;keyword&gt;Pleural Effusion/*metabolism&lt;/keyword&gt;&lt;keyword&gt;Polyethylene Glycols/administration &amp;amp; dosage&lt;/keyword&gt;&lt;/keywords&gt;&lt;dates&gt;&lt;year&gt;1994&lt;/year&gt;&lt;pub-dates&gt;&lt;date&gt;Feb 15&lt;/date&gt;&lt;/pub-dates&gt;&lt;/dates&gt;&lt;isbn&gt;0008-5472 (Print)&amp;#xD;0008-5472&lt;/isbn&gt;&lt;accession-num&gt;8313389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319C23D7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5E2B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064C6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53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AF2EA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otal 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9D2E3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027EEC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24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CC022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C-MS/MS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7B1A3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A867A0" w14:textId="1409DB72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57BEBD55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17CA3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59B6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50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17050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otal 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288BC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871E8C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41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AB9EB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C-MS/MS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F606F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50146" w14:textId="46DBFDA5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4C4BFA8A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725D1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6A14D1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53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D917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_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B309C1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8A046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24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D8EF9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C-MS/MS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6B4DF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9AD0E1" w14:textId="11E7B716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7A88C374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D75FD2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83AD0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50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9249D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_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27F55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FC70A2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41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79E94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C-MS/MS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F6BDA1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D5A0DC" w14:textId="691CCE00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aG93bWlrPC9BdXRob3I+PFllYXI+MjAxODwvWWVhcj48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5DA24B3D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F276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58B58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9AF2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0219B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A1E03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12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248509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10944C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15DBE9" w14:textId="70E128A6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b3Npbmc8L0F1dGhvcj48WWVhcj4xOTk5PC9ZZWFyPjxS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b3Npbmc8L0F1dGhvcj48WWVhcj4xOTk5PC9ZZWFyPjxS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2ED4E78B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2D5BF2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6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2D254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6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B46B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D4D05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66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498F1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3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035E5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7FD0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C327A6" w14:textId="7A9717AF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YXJwZTwvQXV0aG9yPjxZZWFyPjIwMTA8L1llYXI+PFJl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YXJwZTwvQXV0aG9yPjxZZWFyPjIwMTA8L1llYXI+PFJl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60F0BEF4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C389F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6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91046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63A3D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9030B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16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A9A14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19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9C7DCE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9301FB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FD23A" w14:textId="06C90D32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bGFlczwvQXV0aG9yPjxZZWFyPjIwMTU8L1llYXI+PFJl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CbGFlczwvQXV0aG9yPjxZZWFyPjIwMTU8L1llYXI+PFJl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6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5BCFC666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DA8636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6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5B8AD9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EAA0B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2560E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83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0278F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8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8B6B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B64980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025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2E5DC3" w14:textId="45BB592F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HaWFubmk8L0F1dGhvcj48WWVhcj4xOTk3PC9ZZWFyPjxS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kwNi0xNTwv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HaWFubmk8L0F1dGhvcj48WWVhcj4xOTk3PC9ZZWFyPjxS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kwNi0xNTwv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50E2F5C1" w14:textId="77777777" w:rsidTr="006F7091">
        <w:trPr>
          <w:trHeight w:val="277"/>
        </w:trPr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FB2F9D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6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5E7DD7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0E78D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3EEB34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D229F2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11)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9FECBA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95DC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0978D" w14:textId="2E3CA06E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XdXJ6PC9BdXRob3I+PFllYXI+MTk5ODwvWWVhcj48UmVj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XdXJ6PC9BdXRob3I+PFllYXI+MTk5ODwvWWVhcj48UmVj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</w:fldData>
              </w:fldCha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8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6AD93796" w14:textId="77777777" w:rsidTr="006F7091">
        <w:trPr>
          <w:trHeight w:val="283"/>
        </w:trPr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DFADEC8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75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C416731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.71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4206FA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B695ED9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4686F3F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ean (n=10)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5807125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PLC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B816732" w14:textId="77777777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0.001</w:t>
            </w:r>
          </w:p>
        </w:tc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E6098F8" w14:textId="7D1D77FC" w:rsidR="0000493F" w:rsidRPr="008867DA" w:rsidRDefault="0000493F" w:rsidP="006F70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Greene&lt;/Author&gt;&lt;Year&gt;1983&lt;/Year&gt;&lt;RecNum&gt;1416&lt;/RecNum&gt;&lt;DisplayText&gt;[9]&lt;/DisplayText&gt;&lt;record&gt;&lt;rec-number&gt;1416&lt;/rec-number&gt;&lt;foreign-keys&gt;&lt;key app="EN" db-id="tptz5vpxs9vfslefve2pps562tsas50sxesf" timestamp="1595862344" guid="3e1387e6-dd45-4120-bbad-cbc8218bb9b0"&gt;1416&lt;/key&gt;&lt;/foreign-keys&gt;&lt;ref-type name="Journal Article"&gt;17&lt;/ref-type&gt;&lt;contributors&gt;&lt;authors&gt;&lt;author&gt;Greene, R. F.&lt;/author&gt;&lt;author&gt;Collins, J. M.&lt;/author&gt;&lt;author&gt;Jenkins, J. F.&lt;/author&gt;&lt;author&gt;Speyer, J. L.&lt;/author&gt;&lt;author&gt;Myers, C. E.&lt;/author&gt;&lt;/authors&gt;&lt;/contributors&gt;&lt;titles&gt;&lt;title&gt;Plasma pharmacokinetics of adriamycin and adriamycinol: implications for the design of in vitro experiments and treatment protocols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3417-21&lt;/pages&gt;&lt;volume&gt;43&lt;/volume&gt;&lt;number&gt;7&lt;/number&gt;&lt;edition&gt;1983/07/01&lt;/edition&gt;&lt;keywords&gt;&lt;keyword&gt;Acetylcysteine/therapeutic use&lt;/keyword&gt;&lt;keyword&gt;Breast Neoplasms/*blood/drug therapy/surgery&lt;/keyword&gt;&lt;keyword&gt;Chromatography, High Pressure Liquid&lt;/keyword&gt;&lt;keyword&gt;Doxorubicin/*analogs &amp;amp; derivatives/*blood/therapeutic use&lt;/keyword&gt;&lt;keyword&gt;Drug Administration Schedule&lt;/keyword&gt;&lt;keyword&gt;Half-Life&lt;/keyword&gt;&lt;keyword&gt;Humans&lt;/keyword&gt;&lt;keyword&gt;Infusions, Parenteral&lt;/keyword&gt;&lt;keyword&gt;Kinetics&lt;/keyword&gt;&lt;keyword&gt;Mathematics&lt;/keyword&gt;&lt;keyword&gt;Research Design&lt;/keyword&gt;&lt;/keywords&gt;&lt;dates&gt;&lt;year&gt;1983&lt;/year&gt;&lt;pub-dates&gt;&lt;date&gt;Jul&lt;/date&gt;&lt;/pub-dates&gt;&lt;/dates&gt;&lt;isbn&gt;0008-5472 (Print)&amp;#xD;0008-5472&lt;/isbn&gt;&lt;accession-num&gt;685064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54C2E3B2" w14:textId="77777777" w:rsidTr="006F7091">
        <w:trPr>
          <w:gridAfter w:val="1"/>
          <w:wAfter w:w="1823" w:type="dxa"/>
          <w:trHeight w:val="410"/>
        </w:trPr>
        <w:tc>
          <w:tcPr>
            <w:tcW w:w="7319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365900" w14:textId="77777777" w:rsidR="0000493F" w:rsidRPr="008867DA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Q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wer limit of quantification</w:t>
            </w:r>
          </w:p>
          <w:p w14:paraId="020110DF" w14:textId="77777777" w:rsidR="0000493F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DOX, free doxorubicin; 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DOX = </w:t>
            </w:r>
            <w:proofErr w:type="spellStart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DOX</w:t>
            </w:r>
            <w:proofErr w:type="spellEnd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+ </w:t>
            </w:r>
            <w:proofErr w:type="spellStart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DOX</w:t>
            </w:r>
            <w:proofErr w:type="spellEnd"/>
          </w:p>
          <w:p w14:paraId="7DF0F381" w14:textId="77777777" w:rsidR="0000493F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DOX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=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bscript"/>
                <w:lang w:val="en-US"/>
              </w:rPr>
              <w:t>u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bscript"/>
                <w:lang w:val="en-US"/>
              </w:rPr>
              <w:t xml:space="preserve"> </w:t>
            </w:r>
            <w:r w:rsidRPr="001A779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∙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DOX</w:t>
            </w:r>
            <w:proofErr w:type="spellEnd"/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= (1-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bscript"/>
                <w:lang w:val="en-US"/>
              </w:rPr>
              <w:t>u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)</w:t>
            </w:r>
            <w:r w:rsidRPr="001A779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∙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</w:p>
          <w:p w14:paraId="1FBA9A6C" w14:textId="1BBD3744" w:rsidR="0000493F" w:rsidRPr="00A1167E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bscript"/>
                <w:lang w:val="en-US"/>
              </w:rPr>
              <w:t>u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bscript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=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0.75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="001359C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 ExcludeAuth="1"&gt;&lt;Year&gt;2003&lt;/Year&gt;&lt;RecNum&gt;853&lt;/RecNum&gt;&lt;DisplayText&gt;[10]&lt;/DisplayText&gt;&lt;record&gt;&lt;rec-number&gt;853&lt;/rec-number&gt;&lt;foreign-keys&gt;&lt;key app="EN" db-id="tptz5vpxs9vfslefve2pps562tsas50sxesf" timestamp="1595862320" guid="10ebdafb-9ba7-4b3f-83f4-083acca20cdb"&gt;853&lt;/key&gt;&lt;/foreign-keys&gt;&lt;ref-type name="Pamphlet"&gt;24&lt;/ref-type&gt;&lt;contributors&gt;&lt;secondary-authors&gt;&lt;author&gt;Pharmacia &amp;amp; Upjohn Company&lt;/author&gt;&lt;/secondary-authors&gt;&lt;/contributors&gt;&lt;titles&gt;&lt;title&gt;Doxorubicin Hydrochloride for Injection, USP&lt;/title&gt;&lt;/titles&gt;&lt;dates&gt;&lt;year&gt;2003&lt;/year&gt;&lt;/dates&gt;&lt;pub-location&gt;Kalamazoo, MI&lt;/pub-location&gt;&lt;urls&gt;&lt;related-urls&gt;&lt;url&gt;https://www.accessdata.fda.gov/drugsatfda_docs/label/2003/050467s068lbl.pdf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1359C4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val="en-US"/>
              </w:rPr>
              <w:t>[10]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0493F" w:rsidRPr="008867DA" w14:paraId="66617315" w14:textId="77777777" w:rsidTr="006F7091">
        <w:trPr>
          <w:trHeight w:val="277"/>
        </w:trPr>
        <w:tc>
          <w:tcPr>
            <w:tcW w:w="7319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A601EC" w14:textId="77777777" w:rsidR="0000493F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_DOX, pegylated liposomal doxorubicin. </w:t>
            </w:r>
          </w:p>
          <w:p w14:paraId="22A4A7E8" w14:textId="77777777" w:rsidR="0000493F" w:rsidRPr="008867DA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otal DOX =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ee </w:t>
            </w:r>
            <w:r w:rsidRPr="008867D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OX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+ </w:t>
            </w:r>
            <w:r w:rsidRPr="001708C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_DOX</w:t>
            </w:r>
          </w:p>
        </w:tc>
        <w:tc>
          <w:tcPr>
            <w:tcW w:w="182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CA3BB6" w14:textId="77777777" w:rsidR="0000493F" w:rsidRPr="008867DA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</w:tr>
      <w:tr w:rsidR="0000493F" w:rsidRPr="008867DA" w14:paraId="7271CCE8" w14:textId="77777777" w:rsidTr="006F7091">
        <w:trPr>
          <w:gridAfter w:val="1"/>
          <w:wAfter w:w="1823" w:type="dxa"/>
          <w:trHeight w:val="410"/>
        </w:trPr>
        <w:tc>
          <w:tcPr>
            <w:tcW w:w="7319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88CEC9" w14:textId="77777777" w:rsidR="0000493F" w:rsidRPr="008867DA" w:rsidRDefault="0000493F" w:rsidP="006F70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</w:tr>
    </w:tbl>
    <w:p w14:paraId="12CEE2F6" w14:textId="77777777" w:rsidR="0000493F" w:rsidRDefault="0000493F" w:rsidP="0000493F">
      <w:pPr>
        <w:pStyle w:val="MDPI51figurecaption"/>
        <w:spacing w:before="0" w:after="0" w:line="480" w:lineRule="auto"/>
        <w:ind w:left="0"/>
        <w:rPr>
          <w:rFonts w:ascii="Times New Roman" w:hAnsi="Times New Roman"/>
          <w:sz w:val="24"/>
          <w:szCs w:val="24"/>
        </w:rPr>
      </w:pPr>
    </w:p>
    <w:p w14:paraId="25E5A274" w14:textId="77777777" w:rsidR="0000493F" w:rsidRDefault="0000493F" w:rsidP="0000493F">
      <w:pPr>
        <w:pStyle w:val="MDPI51figurecaption"/>
        <w:spacing w:before="0" w:after="0" w:line="480" w:lineRule="auto"/>
        <w:ind w:left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column"/>
      </w: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4C24F6AE" wp14:editId="4118613B">
            <wp:extent cx="3800949" cy="6432514"/>
            <wp:effectExtent l="0" t="0" r="9525" b="698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5054" cy="64563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009F" w14:textId="29EAB57C" w:rsidR="0000493F" w:rsidRPr="008867DA" w:rsidRDefault="0000493F" w:rsidP="0000493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8867D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Figure S3: 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Goodness-of-fit plots for the final population pharmacokinetic models for </w:t>
      </w:r>
      <w:r w:rsidRPr="007144B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A)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bemaciclib</w:t>
      </w:r>
      <w:proofErr w:type="spellEnd"/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7144B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B)</w:t>
      </w: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free doxorubicin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7144B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C)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pegylated liposomal doxorubicin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and </w:t>
      </w:r>
      <w:r w:rsidRPr="007144B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D)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tal doxorubicin. 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In the upper plots, the x</w:t>
      </w:r>
      <w:r w:rsidR="00875C2D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axes represent time (h</w:t>
      </w:r>
      <w:r w:rsidR="00875C2D">
        <w:rPr>
          <w:rFonts w:ascii="Times New Roman" w:eastAsia="Times New Roman" w:hAnsi="Times New Roman" w:cs="Times New Roman"/>
          <w:sz w:val="24"/>
          <w:szCs w:val="24"/>
          <w:lang w:val="en-US"/>
        </w:rPr>
        <w:t>our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), the y</w:t>
      </w:r>
      <w:r w:rsidR="00875C2D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axes represent conditional weighted residuals, and the blue lines represent the observed trend of the data. In the lower plots, the x</w:t>
      </w:r>
      <w:r w:rsidR="00875C2D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axes represent time individual predicted concentrations (µg/mL), the y</w:t>
      </w:r>
      <w:r w:rsidR="00875C2D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xes represent 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 xml:space="preserve">observed drug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concentrations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the plasma (µg/mL), and the solid black lines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represent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reference line in the diagnostic plot.</w:t>
      </w:r>
    </w:p>
    <w:p w14:paraId="16A2D4B7" w14:textId="7FEFC735" w:rsidR="0000493F" w:rsidRDefault="0000493F">
      <w:pP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de-DE" w:bidi="en-US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de-DE" w:bidi="en-US"/>
        </w:rPr>
        <w:br w:type="page"/>
      </w:r>
    </w:p>
    <w:p w14:paraId="7FC73B2E" w14:textId="05DF6562" w:rsidR="0000493F" w:rsidRDefault="0000493F" w:rsidP="0000493F">
      <w:pPr>
        <w:pStyle w:val="MDPI51figurecaption"/>
        <w:spacing w:before="0" w:after="0" w:line="480" w:lineRule="auto"/>
        <w:ind w:left="0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F56DD1D" wp14:editId="226D82B8">
            <wp:extent cx="5768340" cy="4204970"/>
            <wp:effectExtent l="0" t="0" r="3810" b="508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340" cy="4204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65796" w14:textId="77777777" w:rsidR="0000493F" w:rsidRPr="00B3528E" w:rsidRDefault="0000493F" w:rsidP="0000493F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Figure S4</w:t>
      </w:r>
      <w:r w:rsidRPr="008867D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:</w:t>
      </w: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Visual predictive check (VPC) 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or the final population pharmacokinetic models for </w:t>
      </w:r>
      <w:r w:rsidRPr="00E00A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A)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bemacicl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E00A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B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ree doxorubicin, </w:t>
      </w:r>
      <w:r w:rsidRPr="00E00A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(C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gylated liposomal doxorubicin, and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(D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tal doxorubicin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The x axes represents time (</w:t>
      </w:r>
      <w:proofErr w:type="spellStart"/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hr</w:t>
      </w:r>
      <w:proofErr w:type="spellEnd"/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), and the y axes represent drug concentrations (µg/mL</w:t>
      </w:r>
      <w:proofErr w:type="gramStart"/>
      <w:r w:rsidRPr="00C126F7">
        <w:rPr>
          <w:rFonts w:ascii="Times New Roman" w:eastAsia="Times New Roman" w:hAnsi="Times New Roman" w:cs="Times New Roman"/>
          <w:sz w:val="24"/>
          <w:szCs w:val="24"/>
          <w:lang w:val="en-US"/>
        </w:rPr>
        <w:t>).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proofErr w:type="gramEnd"/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solid black</w:t>
      </w:r>
      <w:r w:rsidRPr="008867D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ines represent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he 50</w:t>
      </w:r>
      <w:r w:rsidRPr="00E00AB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bserved percentile of the observations, and the dashed lines represent the 5</w:t>
      </w:r>
      <w:r w:rsidRPr="00E00AB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95</w:t>
      </w:r>
      <w:r w:rsidRPr="00E00AB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rcentiles of observations.</w:t>
      </w:r>
      <w:r w:rsidRPr="00B627D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red-shaded area represents the </w:t>
      </w:r>
      <w:r w:rsidRPr="00B627D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95%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nfidence interval (95% </w:t>
      </w:r>
      <w:r w:rsidRPr="00B627DD">
        <w:rPr>
          <w:rFonts w:ascii="Times New Roman" w:eastAsia="Times New Roman" w:hAnsi="Times New Roman" w:cs="Times New Roman"/>
          <w:sz w:val="24"/>
          <w:szCs w:val="24"/>
          <w:lang w:val="en-US"/>
        </w:rPr>
        <w:t>CI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) for the 50</w:t>
      </w:r>
      <w:r w:rsidRPr="00E00AB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th</w:t>
      </w:r>
      <w:r w:rsidRPr="00B627D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rcentile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the simulated data</w:t>
      </w:r>
      <w:r w:rsidRPr="00B627DD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</w:t>
      </w:r>
      <w:r w:rsidRPr="00B627D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blue shaded area is the 95% CI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for 5</w:t>
      </w:r>
      <w:r w:rsidRPr="00E00AB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95</w:t>
      </w:r>
      <w:r w:rsidRPr="00E00AB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rcentiles of the simulated data.</w:t>
      </w:r>
    </w:p>
    <w:p w14:paraId="5B678DDF" w14:textId="77777777" w:rsidR="001359C4" w:rsidRDefault="001359C4" w:rsidP="0000493F">
      <w:pPr>
        <w:pStyle w:val="MDPI51figurecaption"/>
        <w:spacing w:before="0" w:after="0" w:line="360" w:lineRule="auto"/>
        <w:ind w:left="0"/>
        <w:rPr>
          <w:rFonts w:ascii="Times New Roman" w:hAnsi="Times New Roman"/>
          <w:sz w:val="24"/>
          <w:szCs w:val="24"/>
        </w:rPr>
      </w:pPr>
    </w:p>
    <w:p w14:paraId="45F0698B" w14:textId="5EBC2563" w:rsidR="001359C4" w:rsidRPr="004B0AA4" w:rsidRDefault="001359C4" w:rsidP="0000493F">
      <w:pPr>
        <w:pStyle w:val="MDPI51figurecaption"/>
        <w:spacing w:before="0" w:after="0" w:line="360" w:lineRule="auto"/>
        <w:ind w:left="0"/>
        <w:rPr>
          <w:rFonts w:ascii="Times New Roman" w:hAnsi="Times New Roman"/>
          <w:b/>
          <w:bCs/>
          <w:sz w:val="24"/>
          <w:szCs w:val="24"/>
        </w:rPr>
      </w:pPr>
      <w:r w:rsidRPr="004B0AA4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0834BAF1" w14:textId="77777777" w:rsidR="001359C4" w:rsidRPr="001359C4" w:rsidRDefault="001359C4" w:rsidP="001359C4">
      <w:pPr>
        <w:pStyle w:val="EndNoteBibliography"/>
        <w:spacing w:after="0"/>
        <w:ind w:left="720" w:hanging="720"/>
      </w:pP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1359C4">
        <w:t>1.</w:t>
      </w:r>
      <w:r w:rsidRPr="001359C4">
        <w:tab/>
        <w:t xml:space="preserve">Northfelt DW, Martin FJ, Working P, Volberding PA, Russell J, Newman M, Amantea MA, Kaplan LD: </w:t>
      </w:r>
      <w:r w:rsidRPr="001359C4">
        <w:rPr>
          <w:b/>
        </w:rPr>
        <w:t>Doxorubicin encapsulated in liposomes containing surface-bound polyethylene glycol: pharmacokinetics, tumor localization, and safety in patients with AIDS-related Kaposi's sarcoma</w:t>
      </w:r>
      <w:r w:rsidRPr="001359C4">
        <w:t xml:space="preserve">. </w:t>
      </w:r>
      <w:r w:rsidRPr="001359C4">
        <w:rPr>
          <w:i/>
        </w:rPr>
        <w:t xml:space="preserve">Journal of clinical pharmacology </w:t>
      </w:r>
      <w:r w:rsidRPr="001359C4">
        <w:t xml:space="preserve">1996, </w:t>
      </w:r>
      <w:r w:rsidRPr="001359C4">
        <w:rPr>
          <w:b/>
        </w:rPr>
        <w:t>36</w:t>
      </w:r>
      <w:r w:rsidRPr="001359C4">
        <w:t>(1):55-63.</w:t>
      </w:r>
    </w:p>
    <w:p w14:paraId="14C3F73B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2.</w:t>
      </w:r>
      <w:r w:rsidRPr="001359C4">
        <w:tab/>
        <w:t xml:space="preserve">Gabizon A, Catane R, Uziely B, Kaufman B, Safra T, Cohen R, Martin F, Huang A, Barenholz Y: </w:t>
      </w:r>
      <w:r w:rsidRPr="001359C4">
        <w:rPr>
          <w:b/>
        </w:rPr>
        <w:t>Prolonged circulation time and enhanced accumulation in malignant exudates of doxorubicin encapsulated in polyethylene-glycol coated liposomes</w:t>
      </w:r>
      <w:r w:rsidRPr="001359C4">
        <w:t xml:space="preserve">. </w:t>
      </w:r>
      <w:r w:rsidRPr="001359C4">
        <w:rPr>
          <w:i/>
        </w:rPr>
        <w:t xml:space="preserve">Cancer research </w:t>
      </w:r>
      <w:r w:rsidRPr="001359C4">
        <w:t xml:space="preserve">1994, </w:t>
      </w:r>
      <w:r w:rsidRPr="001359C4">
        <w:rPr>
          <w:b/>
        </w:rPr>
        <w:t>54</w:t>
      </w:r>
      <w:r w:rsidRPr="001359C4">
        <w:t>(4):987-992.</w:t>
      </w:r>
    </w:p>
    <w:p w14:paraId="1ABB9B11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3.</w:t>
      </w:r>
      <w:r w:rsidRPr="001359C4">
        <w:tab/>
        <w:t xml:space="preserve">Bhowmik S, Bhowmick S, Maiti K, Chakra A, Shahi P, Jain D, Rajamannar T: </w:t>
      </w:r>
      <w:r w:rsidRPr="001359C4">
        <w:rPr>
          <w:b/>
        </w:rPr>
        <w:t xml:space="preserve">Two multicenter Phase I randomized trials to compare the bioequivalence and safety of a generic doxorubicin hydrochloride </w:t>
      </w:r>
      <w:r w:rsidRPr="001359C4">
        <w:rPr>
          <w:b/>
        </w:rPr>
        <w:lastRenderedPageBreak/>
        <w:t>liposome injection with Doxil((R)) or Caelyx((R)) in advanced ovarian cancer</w:t>
      </w:r>
      <w:r w:rsidRPr="001359C4">
        <w:t xml:space="preserve">. </w:t>
      </w:r>
      <w:r w:rsidRPr="001359C4">
        <w:rPr>
          <w:i/>
        </w:rPr>
        <w:t xml:space="preserve">Cancer chemotherapy and pharmacology </w:t>
      </w:r>
      <w:r w:rsidRPr="001359C4">
        <w:t xml:space="preserve">2018, </w:t>
      </w:r>
      <w:r w:rsidRPr="001359C4">
        <w:rPr>
          <w:b/>
        </w:rPr>
        <w:t>82</w:t>
      </w:r>
      <w:r w:rsidRPr="001359C4">
        <w:t>(3):521-532.</w:t>
      </w:r>
    </w:p>
    <w:p w14:paraId="42402496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4.</w:t>
      </w:r>
      <w:r w:rsidRPr="001359C4">
        <w:tab/>
        <w:t xml:space="preserve">Rosing H, ten Bokkel Huinink WW, van Gijn R, Rombouts RF, Bult A, Beijnen JH: </w:t>
      </w:r>
      <w:r w:rsidRPr="001359C4">
        <w:rPr>
          <w:b/>
        </w:rPr>
        <w:t>Comparative open, randomized, cross-over bioequivalence study of two intravenous dexrazoxane formulations (Cardioxane and ICRF-187) in patients with advanced breast cancer, treated with 5-fluorouracil-doxorubicin-cyclophosphamide (FDC)</w:t>
      </w:r>
      <w:r w:rsidRPr="001359C4">
        <w:t xml:space="preserve">. </w:t>
      </w:r>
      <w:r w:rsidRPr="001359C4">
        <w:rPr>
          <w:i/>
        </w:rPr>
        <w:t xml:space="preserve">European journal of drug metabolism and pharmacokinetics </w:t>
      </w:r>
      <w:r w:rsidRPr="001359C4">
        <w:t xml:space="preserve">1999, </w:t>
      </w:r>
      <w:r w:rsidRPr="001359C4">
        <w:rPr>
          <w:b/>
        </w:rPr>
        <w:t>24</w:t>
      </w:r>
      <w:r w:rsidRPr="001359C4">
        <w:t>(1):69-77.</w:t>
      </w:r>
    </w:p>
    <w:p w14:paraId="307F78A0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5.</w:t>
      </w:r>
      <w:r w:rsidRPr="001359C4">
        <w:tab/>
        <w:t xml:space="preserve">Barpe DR, Rosa DD, Froehlich PE: </w:t>
      </w:r>
      <w:r w:rsidRPr="001359C4">
        <w:rPr>
          <w:b/>
        </w:rPr>
        <w:t>Pharmacokinetic evaluation of doxorubicin plasma levels in normal and overweight patients with breast cancer and simulation of dose adjustment by different indexes of body mass</w:t>
      </w:r>
      <w:r w:rsidRPr="001359C4">
        <w:t xml:space="preserve">. </w:t>
      </w:r>
      <w:r w:rsidRPr="001359C4">
        <w:rPr>
          <w:i/>
        </w:rPr>
        <w:t xml:space="preserve">European journal of pharmaceutical sciences : official journal of the European Federation for Pharmaceutical Sciences </w:t>
      </w:r>
      <w:r w:rsidRPr="001359C4">
        <w:t xml:space="preserve">2010, </w:t>
      </w:r>
      <w:r w:rsidRPr="001359C4">
        <w:rPr>
          <w:b/>
        </w:rPr>
        <w:t>41</w:t>
      </w:r>
      <w:r w:rsidRPr="001359C4">
        <w:t>(3-4):458-463.</w:t>
      </w:r>
    </w:p>
    <w:p w14:paraId="6DDD6B9F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6.</w:t>
      </w:r>
      <w:r w:rsidRPr="001359C4">
        <w:tab/>
        <w:t xml:space="preserve">Blaes A, Duprez D, Defor T, Shanley R, Beckwith H, Haddad T, Potter D, Yee D, Sanghavi K, Jacobson P: </w:t>
      </w:r>
      <w:r w:rsidRPr="001359C4">
        <w:rPr>
          <w:b/>
        </w:rPr>
        <w:t>Angiotensin Converting Enzyme Inhibitors (ACEI) and doxorubicin pharmacokinetics in women receiving adjuvant breast cancer treatment</w:t>
      </w:r>
      <w:r w:rsidRPr="001359C4">
        <w:t xml:space="preserve">. </w:t>
      </w:r>
      <w:r w:rsidRPr="001359C4">
        <w:rPr>
          <w:i/>
        </w:rPr>
        <w:t xml:space="preserve">SpringerPlus </w:t>
      </w:r>
      <w:r w:rsidRPr="001359C4">
        <w:t xml:space="preserve">2015, </w:t>
      </w:r>
      <w:r w:rsidRPr="001359C4">
        <w:rPr>
          <w:b/>
        </w:rPr>
        <w:t>4</w:t>
      </w:r>
      <w:r w:rsidRPr="001359C4">
        <w:t>:32.</w:t>
      </w:r>
    </w:p>
    <w:p w14:paraId="3A8040D0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7.</w:t>
      </w:r>
      <w:r w:rsidRPr="001359C4">
        <w:tab/>
        <w:t xml:space="preserve">Gianni L, Vigano L, Locatelli A, Capri G, Giani A, Tarenzi E, Bonadonna G: </w:t>
      </w:r>
      <w:r w:rsidRPr="001359C4">
        <w:rPr>
          <w:b/>
        </w:rPr>
        <w:t>Human pharmacokinetic characterization and in vitro study of the interaction between doxorubicin and paclitaxel in patients with breast cancer</w:t>
      </w:r>
      <w:r w:rsidRPr="001359C4">
        <w:t xml:space="preserve">. </w:t>
      </w:r>
      <w:r w:rsidRPr="001359C4">
        <w:rPr>
          <w:i/>
        </w:rPr>
        <w:t xml:space="preserve">Journal of clinical oncology : official journal of the American Society of Clinical Oncology </w:t>
      </w:r>
      <w:r w:rsidRPr="001359C4">
        <w:t xml:space="preserve">1997, </w:t>
      </w:r>
      <w:r w:rsidRPr="001359C4">
        <w:rPr>
          <w:b/>
        </w:rPr>
        <w:t>15</w:t>
      </w:r>
      <w:r w:rsidRPr="001359C4">
        <w:t>(5):1906-1915.</w:t>
      </w:r>
    </w:p>
    <w:p w14:paraId="0D714D91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8.</w:t>
      </w:r>
      <w:r w:rsidRPr="001359C4">
        <w:tab/>
        <w:t xml:space="preserve">Wurz GT, Soc L, Emshoff VD, Cadman TB, DeGregorio MW: </w:t>
      </w:r>
      <w:r w:rsidRPr="001359C4">
        <w:rPr>
          <w:b/>
        </w:rPr>
        <w:t>Pharmacokinetic analysis of high-dose toremifene in combination with doxorubicin</w:t>
      </w:r>
      <w:r w:rsidRPr="001359C4">
        <w:t xml:space="preserve">. </w:t>
      </w:r>
      <w:r w:rsidRPr="001359C4">
        <w:rPr>
          <w:i/>
        </w:rPr>
        <w:t xml:space="preserve">Cancer chemotherapy and pharmacology </w:t>
      </w:r>
      <w:r w:rsidRPr="001359C4">
        <w:t xml:space="preserve">1998, </w:t>
      </w:r>
      <w:r w:rsidRPr="001359C4">
        <w:rPr>
          <w:b/>
        </w:rPr>
        <w:t>42</w:t>
      </w:r>
      <w:r w:rsidRPr="001359C4">
        <w:t>(5):363-366.</w:t>
      </w:r>
    </w:p>
    <w:p w14:paraId="31BB8784" w14:textId="77777777" w:rsidR="001359C4" w:rsidRPr="001359C4" w:rsidRDefault="001359C4" w:rsidP="001359C4">
      <w:pPr>
        <w:pStyle w:val="EndNoteBibliography"/>
        <w:spacing w:after="0"/>
        <w:ind w:left="720" w:hanging="720"/>
      </w:pPr>
      <w:r w:rsidRPr="001359C4">
        <w:t>9.</w:t>
      </w:r>
      <w:r w:rsidRPr="001359C4">
        <w:tab/>
        <w:t xml:space="preserve">Greene RF, Collins JM, Jenkins JF, Speyer JL, Myers CE: </w:t>
      </w:r>
      <w:r w:rsidRPr="001359C4">
        <w:rPr>
          <w:b/>
        </w:rPr>
        <w:t>Plasma pharmacokinetics of adriamycin and adriamycinol: implications for the design of in vitro experiments and treatment protocols</w:t>
      </w:r>
      <w:r w:rsidRPr="001359C4">
        <w:t xml:space="preserve">. </w:t>
      </w:r>
      <w:r w:rsidRPr="001359C4">
        <w:rPr>
          <w:i/>
        </w:rPr>
        <w:t xml:space="preserve">Cancer research </w:t>
      </w:r>
      <w:r w:rsidRPr="001359C4">
        <w:t xml:space="preserve">1983, </w:t>
      </w:r>
      <w:r w:rsidRPr="001359C4">
        <w:rPr>
          <w:b/>
        </w:rPr>
        <w:t>43</w:t>
      </w:r>
      <w:r w:rsidRPr="001359C4">
        <w:t>(7):3417-3421.</w:t>
      </w:r>
    </w:p>
    <w:p w14:paraId="0F6C2C49" w14:textId="77777777" w:rsidR="001359C4" w:rsidRPr="001359C4" w:rsidRDefault="001359C4" w:rsidP="001359C4">
      <w:pPr>
        <w:pStyle w:val="EndNoteBibliography"/>
        <w:ind w:left="720" w:hanging="720"/>
      </w:pPr>
      <w:r w:rsidRPr="001359C4">
        <w:t>10.</w:t>
      </w:r>
      <w:r w:rsidRPr="001359C4">
        <w:tab/>
      </w:r>
      <w:r w:rsidRPr="001359C4">
        <w:rPr>
          <w:b/>
        </w:rPr>
        <w:t>Doxorubicin Hydrochloride for Injection, USP</w:t>
      </w:r>
      <w:r w:rsidRPr="001359C4">
        <w:t>. In</w:t>
      </w:r>
      <w:r w:rsidRPr="001359C4">
        <w:rPr>
          <w:i/>
        </w:rPr>
        <w:t>.</w:t>
      </w:r>
      <w:r w:rsidRPr="001359C4">
        <w:t xml:space="preserve"> Edited by Company PU. Kalamazoo, MI; 2003.</w:t>
      </w:r>
    </w:p>
    <w:p w14:paraId="54CAE357" w14:textId="026FA07A" w:rsidR="0000493F" w:rsidRDefault="001359C4" w:rsidP="0000493F">
      <w:pPr>
        <w:pStyle w:val="MDPI51figurecaption"/>
        <w:spacing w:before="0" w:after="0" w:line="360" w:lineRule="auto"/>
        <w:ind w:left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00493F" w:rsidSect="0000493F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E1tDQ3MzcyNjWxNDZT0lEKTi0uzszPAykwrgUA/9KNoiwAAAA="/>
    <w:docVar w:name="EN.Layout" w:val="&lt;ENLayout&gt;&lt;Style&gt;Breast Cancer Research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tz5vpxs9vfslefve2pps562tsas50sxesf&quot;&gt;My EndNote Library&lt;record-ids&gt;&lt;item&gt;853&lt;/item&gt;&lt;item&gt;1416&lt;/item&gt;&lt;item&gt;1488&lt;/item&gt;&lt;item&gt;1490&lt;/item&gt;&lt;item&gt;1492&lt;/item&gt;&lt;item&gt;1501&lt;/item&gt;&lt;item&gt;1502&lt;/item&gt;&lt;item&gt;1503&lt;/item&gt;&lt;item&gt;1504&lt;/item&gt;&lt;item&gt;1505&lt;/item&gt;&lt;/record-ids&gt;&lt;/item&gt;&lt;/Libraries&gt;"/>
  </w:docVars>
  <w:rsids>
    <w:rsidRoot w:val="00516FDD"/>
    <w:rsid w:val="0000493F"/>
    <w:rsid w:val="00087CA9"/>
    <w:rsid w:val="001359C4"/>
    <w:rsid w:val="004B0AA4"/>
    <w:rsid w:val="00516FDD"/>
    <w:rsid w:val="005F6F92"/>
    <w:rsid w:val="00875C2D"/>
    <w:rsid w:val="00E701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30A2BB"/>
  <w15:chartTrackingRefBased/>
  <w15:docId w15:val="{53C36EA3-7ED3-468E-9582-1F6E8BC1A5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493F"/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0493F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00493F"/>
    <w:rPr>
      <w:lang w:val="de-DE"/>
    </w:rPr>
  </w:style>
  <w:style w:type="paragraph" w:customStyle="1" w:styleId="MDPI51figurecaption">
    <w:name w:val="MDPI_5.1_figure_caption"/>
    <w:basedOn w:val="Normal"/>
    <w:link w:val="MDPI51figurecaptionChar"/>
    <w:qFormat/>
    <w:rsid w:val="0000493F"/>
    <w:pPr>
      <w:adjustRightInd w:val="0"/>
      <w:snapToGrid w:val="0"/>
      <w:spacing w:before="120" w:after="24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character" w:styleId="LineNumber">
    <w:name w:val="line number"/>
    <w:basedOn w:val="DefaultParagraphFont"/>
    <w:uiPriority w:val="99"/>
    <w:semiHidden/>
    <w:unhideWhenUsed/>
    <w:rsid w:val="0000493F"/>
  </w:style>
  <w:style w:type="paragraph" w:customStyle="1" w:styleId="EndNoteBibliographyTitle">
    <w:name w:val="EndNote Bibliography Title"/>
    <w:basedOn w:val="Normal"/>
    <w:link w:val="EndNoteBibliographyTitleChar"/>
    <w:rsid w:val="001359C4"/>
    <w:pPr>
      <w:spacing w:after="0"/>
      <w:jc w:val="center"/>
    </w:pPr>
    <w:rPr>
      <w:rFonts w:ascii="Palatino Linotype" w:hAnsi="Palatino Linotype"/>
      <w:noProof/>
      <w:sz w:val="18"/>
      <w:lang w:val="en-US"/>
    </w:rPr>
  </w:style>
  <w:style w:type="character" w:customStyle="1" w:styleId="MDPI51figurecaptionChar">
    <w:name w:val="MDPI_5.1_figure_caption Char"/>
    <w:basedOn w:val="DefaultParagraphFont"/>
    <w:link w:val="MDPI51figurecaption"/>
    <w:rsid w:val="001359C4"/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character" w:customStyle="1" w:styleId="EndNoteBibliographyTitleChar">
    <w:name w:val="EndNote Bibliography Title Char"/>
    <w:basedOn w:val="MDPI51figurecaptionChar"/>
    <w:link w:val="EndNoteBibliographyTitle"/>
    <w:rsid w:val="001359C4"/>
    <w:rPr>
      <w:rFonts w:ascii="Palatino Linotype" w:eastAsia="Times New Roman" w:hAnsi="Palatino Linotype" w:cs="Times New Roman"/>
      <w:noProof/>
      <w:color w:val="000000"/>
      <w:sz w:val="18"/>
      <w:szCs w:val="20"/>
      <w:lang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1359C4"/>
    <w:pPr>
      <w:spacing w:line="240" w:lineRule="auto"/>
      <w:jc w:val="both"/>
    </w:pPr>
    <w:rPr>
      <w:rFonts w:ascii="Palatino Linotype" w:hAnsi="Palatino Linotype"/>
      <w:noProof/>
      <w:sz w:val="18"/>
      <w:lang w:val="en-US"/>
    </w:rPr>
  </w:style>
  <w:style w:type="character" w:customStyle="1" w:styleId="EndNoteBibliographyChar">
    <w:name w:val="EndNote Bibliography Char"/>
    <w:basedOn w:val="MDPI51figurecaptionChar"/>
    <w:link w:val="EndNoteBibliography"/>
    <w:rsid w:val="001359C4"/>
    <w:rPr>
      <w:rFonts w:ascii="Palatino Linotype" w:eastAsia="Times New Roman" w:hAnsi="Palatino Linotype" w:cs="Times New Roman"/>
      <w:noProof/>
      <w:color w:val="000000"/>
      <w:sz w:val="18"/>
      <w:szCs w:val="20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12" Type="http://schemas.openxmlformats.org/officeDocument/2006/relationships/customXml" Target="../customXml/item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customXml" Target="../customXml/item2.xml"/><Relationship Id="rId5" Type="http://schemas.openxmlformats.org/officeDocument/2006/relationships/image" Target="media/image2.jpeg"/><Relationship Id="rId10" Type="http://schemas.openxmlformats.org/officeDocument/2006/relationships/customXml" Target="../customXml/item1.xml"/><Relationship Id="rId4" Type="http://schemas.openxmlformats.org/officeDocument/2006/relationships/image" Target="media/image1.tif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689D60CD2ED204EAFDAF0E3751CDEB7" ma:contentTypeVersion="13" ma:contentTypeDescription="Create a new document." ma:contentTypeScope="" ma:versionID="44a09e9bfa8c22bd7d6b82bd7244cf57">
  <xsd:schema xmlns:xsd="http://www.w3.org/2001/XMLSchema" xmlns:xs="http://www.w3.org/2001/XMLSchema" xmlns:p="http://schemas.microsoft.com/office/2006/metadata/properties" xmlns:ns2="8636c50b-363d-4a7d-adb0-cfd422105622" xmlns:ns3="86f7edec-793f-422f-bf86-565db80f0f0d" targetNamespace="http://schemas.microsoft.com/office/2006/metadata/properties" ma:root="true" ma:fieldsID="6c214664262667ea156df67084953ef7" ns2:_="" ns3:_="">
    <xsd:import namespace="8636c50b-363d-4a7d-adb0-cfd422105622"/>
    <xsd:import namespace="86f7edec-793f-422f-bf86-565db80f0f0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ServiceLocation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36c50b-363d-4a7d-adb0-cfd42210562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f7edec-793f-422f-bf86-565db80f0f0d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BDADCDF-5921-4649-920D-00A71AF01667}"/>
</file>

<file path=customXml/itemProps2.xml><?xml version="1.0" encoding="utf-8"?>
<ds:datastoreItem xmlns:ds="http://schemas.openxmlformats.org/officeDocument/2006/customXml" ds:itemID="{6B881A57-83DC-498C-AEB4-E3CD32F64EAB}"/>
</file>

<file path=customXml/itemProps3.xml><?xml version="1.0" encoding="utf-8"?>
<ds:datastoreItem xmlns:ds="http://schemas.openxmlformats.org/officeDocument/2006/customXml" ds:itemID="{19F45C77-915A-46C8-AE48-E94AA62951B2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7</Pages>
  <Words>2272</Words>
  <Characters>12954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tt fleisher</dc:creator>
  <cp:keywords/>
  <dc:description/>
  <cp:lastModifiedBy>brett fleisher</cp:lastModifiedBy>
  <cp:revision>5</cp:revision>
  <dcterms:created xsi:type="dcterms:W3CDTF">2021-01-07T19:02:00Z</dcterms:created>
  <dcterms:modified xsi:type="dcterms:W3CDTF">2021-01-08T1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689D60CD2ED204EAFDAF0E3751CDEB7</vt:lpwstr>
  </property>
</Properties>
</file>